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2B0AA8FF" w14:textId="3294C227" w:rsidR="00C87333" w:rsidRDefault="00C8733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æs det hele igennem og skriv hvor der mangler citations</w:t>
      </w:r>
    </w:p>
    <w:p w14:paraId="1F092624" w14:textId="31BB9E6D" w:rsidR="00B447B1" w:rsidRPr="00B447B1" w:rsidRDefault="00B447B1" w:rsidP="006C5258">
      <w:pPr>
        <w:pStyle w:val="ListParagraph"/>
        <w:numPr>
          <w:ilvl w:val="0"/>
          <w:numId w:val="5"/>
        </w:numPr>
        <w:spacing w:line="480" w:lineRule="auto"/>
        <w:rPr>
          <w:rFonts w:asciiTheme="majorHAnsi" w:hAnsiTheme="majorHAnsi" w:cstheme="majorHAnsi"/>
          <w:highlight w:val="white"/>
          <w:lang w:val="en-US"/>
        </w:rPr>
      </w:pPr>
      <w:r w:rsidRPr="00B447B1">
        <w:rPr>
          <w:rFonts w:asciiTheme="majorHAnsi" w:hAnsiTheme="majorHAnsi" w:cstheme="majorHAnsi"/>
          <w:highlight w:val="white"/>
          <w:lang w:val="en-US"/>
        </w:rPr>
        <w:t>Overfitting needs to be e</w:t>
      </w:r>
      <w:r>
        <w:rPr>
          <w:rFonts w:asciiTheme="majorHAnsi" w:hAnsiTheme="majorHAnsi" w:cstheme="majorHAnsi"/>
          <w:highlight w:val="white"/>
          <w:lang w:val="en-US"/>
        </w:rPr>
        <w:t>xplained deeply and thoroughly the first time it is mentioned</w:t>
      </w:r>
    </w:p>
    <w:p w14:paraId="5B51E4E4" w14:textId="48630068" w:rsidR="002A7759" w:rsidRDefault="002A7759" w:rsidP="006C5258">
      <w:pPr>
        <w:pStyle w:val="ListParagraph"/>
        <w:numPr>
          <w:ilvl w:val="0"/>
          <w:numId w:val="5"/>
        </w:numPr>
        <w:spacing w:line="480" w:lineRule="auto"/>
        <w:rPr>
          <w:rFonts w:asciiTheme="majorHAnsi" w:hAnsiTheme="majorHAnsi" w:cstheme="majorHAnsi"/>
          <w:highlight w:val="white"/>
          <w:lang w:val="en-US"/>
        </w:rPr>
      </w:pPr>
      <w:r w:rsidRPr="002A7759">
        <w:rPr>
          <w:rFonts w:asciiTheme="majorHAnsi" w:hAnsiTheme="majorHAnsi" w:cstheme="majorHAnsi"/>
          <w:highlight w:val="white"/>
          <w:lang w:val="en-US"/>
        </w:rPr>
        <w:t>Perhaps specify that this p</w:t>
      </w:r>
      <w:r>
        <w:rPr>
          <w:rFonts w:asciiTheme="majorHAnsi" w:hAnsiTheme="majorHAnsi" w:cstheme="majorHAnsi"/>
          <w:highlight w:val="white"/>
          <w:lang w:val="en-US"/>
        </w:rPr>
        <w:t>aper concerns itself with classification</w:t>
      </w:r>
      <w:r w:rsidR="00311D41">
        <w:rPr>
          <w:rFonts w:asciiTheme="majorHAnsi" w:hAnsiTheme="majorHAnsi" w:cstheme="majorHAnsi"/>
          <w:highlight w:val="white"/>
          <w:lang w:val="en-US"/>
        </w:rPr>
        <w:t>??? Although it is not necessarily the most important?</w:t>
      </w:r>
    </w:p>
    <w:p w14:paraId="6905D8DB" w14:textId="3F2E1656" w:rsidR="00987E71" w:rsidRDefault="00987E71" w:rsidP="00987E71">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Tæller acknowledgements med I character count?</w:t>
      </w:r>
    </w:p>
    <w:p w14:paraId="26B6E4DC" w14:textId="4AC5773B" w:rsidR="00987E71" w:rsidRDefault="00987E71" w:rsidP="00987E71">
      <w:pPr>
        <w:pStyle w:val="ListParagraph"/>
        <w:numPr>
          <w:ilvl w:val="0"/>
          <w:numId w:val="5"/>
        </w:numPr>
        <w:spacing w:line="480" w:lineRule="auto"/>
        <w:rPr>
          <w:rFonts w:asciiTheme="majorHAnsi" w:hAnsiTheme="majorHAnsi" w:cstheme="majorHAnsi"/>
          <w:highlight w:val="white"/>
          <w:lang w:val="da-DK"/>
        </w:rPr>
      </w:pPr>
      <w:r w:rsidRPr="00987E71">
        <w:rPr>
          <w:rFonts w:asciiTheme="majorHAnsi" w:hAnsiTheme="majorHAnsi" w:cstheme="majorHAnsi"/>
          <w:highlight w:val="white"/>
          <w:lang w:val="da-DK"/>
        </w:rPr>
        <w:t>Tæller formler som 800 tegn? E</w:t>
      </w:r>
      <w:r>
        <w:rPr>
          <w:rFonts w:asciiTheme="majorHAnsi" w:hAnsiTheme="majorHAnsi" w:cstheme="majorHAnsi"/>
          <w:highlight w:val="white"/>
          <w:lang w:val="da-DK"/>
        </w:rPr>
        <w:t>ller Ikke?</w:t>
      </w:r>
    </w:p>
    <w:p w14:paraId="147BE921" w14:textId="4FAD0312" w:rsidR="006B7AFB" w:rsidRDefault="006B7AFB"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 xml:space="preserve">Tjek lige at feature selection afsnittet er lækkert. </w:t>
      </w:r>
      <w:r w:rsidR="00A60101">
        <w:rPr>
          <w:rFonts w:asciiTheme="majorHAnsi" w:hAnsiTheme="majorHAnsi" w:cstheme="majorHAnsi"/>
          <w:highlight w:val="white"/>
          <w:lang w:val="da-DK"/>
        </w:rPr>
        <w:t>Genlæs og overvej noget af det der blev slettet (det står i dette dokument)</w:t>
      </w:r>
    </w:p>
    <w:p w14:paraId="4D7344E2" w14:textId="3F748992" w:rsidR="006B7AFB" w:rsidRDefault="002B70EC"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Genovervej om min-max formlen skal være med</w:t>
      </w:r>
    </w:p>
    <w:p w14:paraId="74CE6C3E" w14:textId="3F9C91A6" w:rsidR="002B70EC" w:rsidRDefault="002B70EC"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Genovervej om loss-functionen skal være med</w:t>
      </w:r>
    </w:p>
    <w:p w14:paraId="748C6D96" w14:textId="3B07BC8C" w:rsidR="002B70EC" w:rsidRDefault="002B70EC"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ørg for at formlerne er sat ind på en lækker og god måde (alle steder)</w:t>
      </w:r>
    </w:p>
    <w:p w14:paraId="32D90E0B" w14:textId="0883624C" w:rsidR="00E365F5" w:rsidRDefault="00E365F5"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jek eventuelt svar fra Fabio</w:t>
      </w:r>
    </w:p>
    <w:p w14:paraId="335EB1B0" w14:textId="23615235" w:rsidR="00E365F5" w:rsidRDefault="00E365F5"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end til Alberto Parola.</w:t>
      </w:r>
      <w:r w:rsidR="00525393">
        <w:rPr>
          <w:rFonts w:asciiTheme="majorHAnsi" w:hAnsiTheme="majorHAnsi" w:cstheme="majorHAnsi"/>
          <w:highlight w:val="white"/>
          <w:lang w:val="da-DK"/>
        </w:rPr>
        <w:t xml:space="preserve"> (Husk at CC Riccardo)</w:t>
      </w:r>
    </w:p>
    <w:p w14:paraId="679B90F8" w14:textId="11C2F61F" w:rsidR="00F81437" w:rsidRDefault="00F81437"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pørg Riccardo om det er okay uden konklusion</w:t>
      </w:r>
      <w:r w:rsidR="00460E7A">
        <w:rPr>
          <w:rFonts w:asciiTheme="majorHAnsi" w:hAnsiTheme="majorHAnsi" w:cstheme="majorHAnsi"/>
          <w:highlight w:val="white"/>
          <w:lang w:val="da-DK"/>
        </w:rPr>
        <w:t>.</w:t>
      </w:r>
    </w:p>
    <w:p w14:paraId="1CB716FC" w14:textId="4D625C56" w:rsidR="00E365F5" w:rsidRDefault="00E365F5"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 xml:space="preserve">Send til </w:t>
      </w:r>
      <w:r w:rsidR="000B34D1">
        <w:rPr>
          <w:rFonts w:asciiTheme="majorHAnsi" w:hAnsiTheme="majorHAnsi" w:cstheme="majorHAnsi"/>
          <w:highlight w:val="white"/>
          <w:lang w:val="da-DK"/>
        </w:rPr>
        <w:t>Tour de Bachelor (i gruppechatten)</w:t>
      </w:r>
    </w:p>
    <w:p w14:paraId="517D26AF" w14:textId="1C63AE87" w:rsidR="000B34D1" w:rsidRDefault="000B34D1"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end til Stinne (som PDF)</w:t>
      </w:r>
      <w:bookmarkStart w:id="0" w:name="_GoBack"/>
      <w:bookmarkEnd w:id="0"/>
    </w:p>
    <w:p w14:paraId="1F63D509" w14:textId="019B7768" w:rsidR="00386205" w:rsidRPr="00987E71" w:rsidRDefault="00386205" w:rsidP="00987E71">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Send til Stinne/Mads</w:t>
      </w:r>
    </w:p>
    <w:p w14:paraId="66DC20EE" w14:textId="17EF4469" w:rsidR="00F84DE8" w:rsidRPr="00420E42" w:rsidRDefault="00AF0CBC" w:rsidP="00420E42">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ag det fra methods</w:t>
      </w:r>
      <w:r w:rsidR="002D1B24">
        <w:rPr>
          <w:rFonts w:asciiTheme="majorHAnsi" w:hAnsiTheme="majorHAnsi" w:cstheme="majorHAnsi"/>
          <w:highlight w:val="white"/>
          <w:lang w:val="da-DK"/>
        </w:rPr>
        <w:t xml:space="preserve"> omkring hvorfor lasso og ik noget andet og flyt til diskussion</w:t>
      </w:r>
    </w:p>
    <w:p w14:paraId="4B0C93CE" w14:textId="05548EE2" w:rsidR="00D650A3" w:rsidRDefault="00D650A3"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I diskussion, under preprocessing. </w:t>
      </w:r>
      <w:r w:rsidRPr="00D650A3">
        <w:rPr>
          <w:rFonts w:asciiTheme="majorHAnsi" w:hAnsiTheme="majorHAnsi" w:cstheme="majorHAnsi"/>
          <w:highlight w:val="white"/>
          <w:lang w:val="en-US"/>
        </w:rPr>
        <w:t xml:space="preserve">Although </w:t>
      </w:r>
      <w:r>
        <w:rPr>
          <w:rFonts w:asciiTheme="majorHAnsi" w:hAnsiTheme="majorHAnsi" w:cstheme="majorHAnsi"/>
          <w:highlight w:val="white"/>
          <w:lang w:val="en-US"/>
        </w:rPr>
        <w:t xml:space="preserve">the use of </w:t>
      </w:r>
      <w:r w:rsidRPr="00D650A3">
        <w:rPr>
          <w:rFonts w:asciiTheme="majorHAnsi" w:hAnsiTheme="majorHAnsi" w:cstheme="majorHAnsi"/>
          <w:highlight w:val="white"/>
          <w:lang w:val="en-US"/>
        </w:rPr>
        <w:t>emotional features are s</w:t>
      </w:r>
      <w:r>
        <w:rPr>
          <w:rFonts w:asciiTheme="majorHAnsi" w:hAnsiTheme="majorHAnsi" w:cstheme="majorHAnsi"/>
          <w:highlight w:val="white"/>
          <w:lang w:val="en-US"/>
        </w:rPr>
        <w:t xml:space="preserve">upported by </w:t>
      </w:r>
      <w:r w:rsidR="00DE0300">
        <w:rPr>
          <w:rFonts w:asciiTheme="majorHAnsi" w:hAnsiTheme="majorHAnsi" w:cstheme="majorHAnsi"/>
          <w:highlight w:val="white"/>
          <w:lang w:val="en-US"/>
        </w:rPr>
        <w:t xml:space="preserve">the emotional deficits in speech, perhaps it would have been better to </w:t>
      </w:r>
      <w:r w:rsidR="00A95C29">
        <w:rPr>
          <w:rFonts w:asciiTheme="majorHAnsi" w:hAnsiTheme="majorHAnsi" w:cstheme="majorHAnsi"/>
          <w:highlight w:val="white"/>
          <w:lang w:val="en-US"/>
        </w:rPr>
        <w:t xml:space="preserve">(also?) </w:t>
      </w:r>
      <w:r w:rsidR="00DE0300">
        <w:rPr>
          <w:rFonts w:asciiTheme="majorHAnsi" w:hAnsiTheme="majorHAnsi" w:cstheme="majorHAnsi"/>
          <w:highlight w:val="white"/>
          <w:lang w:val="en-US"/>
        </w:rPr>
        <w:t>include those effects found in parola et al.</w:t>
      </w:r>
    </w:p>
    <w:p w14:paraId="17FA2449" w14:textId="2015A633" w:rsidR="005315F4" w:rsidRPr="00D650A3" w:rsidRDefault="005315F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Proposed overall pipeline”, “Proposed pipeline”, “general pipeline”. Choose one and stick with it. First time it is mentioned, say what it will be referred </w:t>
      </w:r>
      <w:r w:rsidR="0044645F">
        <w:rPr>
          <w:rFonts w:asciiTheme="majorHAnsi" w:hAnsiTheme="majorHAnsi" w:cstheme="majorHAnsi"/>
          <w:highlight w:val="white"/>
          <w:lang w:val="en-US"/>
        </w:rPr>
        <w:t xml:space="preserve">to </w:t>
      </w:r>
      <w:r>
        <w:rPr>
          <w:rFonts w:asciiTheme="majorHAnsi" w:hAnsiTheme="majorHAnsi" w:cstheme="majorHAnsi"/>
          <w:highlight w:val="white"/>
          <w:lang w:val="en-US"/>
        </w:rPr>
        <w:t>as.</w:t>
      </w:r>
    </w:p>
    <w:p w14:paraId="41388D95" w14:textId="161E756E" w:rsidR="00717CA5" w:rsidRDefault="0042671A" w:rsidP="00E6390F">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Fix appendix</w:t>
      </w:r>
    </w:p>
    <w:p w14:paraId="298BAE57" w14:textId="774C50BB" w:rsidR="0042671A" w:rsidRPr="00E6390F" w:rsidRDefault="0042671A" w:rsidP="00E6390F">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Mention Rstudio</w:t>
      </w:r>
    </w:p>
    <w:p w14:paraId="2E030335" w14:textId="1D0E15CD" w:rsidR="00E05B25" w:rsidRDefault="00E05B2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lastRenderedPageBreak/>
        <w:t>Give link to repository (in DOI format)</w:t>
      </w:r>
      <w:r>
        <w:rPr>
          <w:rFonts w:asciiTheme="majorHAnsi" w:hAnsiTheme="majorHAnsi" w:cstheme="majorHAnsi"/>
          <w:highlight w:val="white"/>
          <w:lang w:val="en-US"/>
        </w:rPr>
        <w:br/>
      </w:r>
      <w:hyperlink r:id="rId9" w:history="1">
        <w:r w:rsidR="005629F8" w:rsidRPr="003E21D4">
          <w:rPr>
            <w:rStyle w:val="Hyperlink"/>
            <w:rFonts w:asciiTheme="majorHAnsi" w:hAnsiTheme="majorHAnsi" w:cstheme="majorHAnsi"/>
            <w:lang w:val="en-US"/>
          </w:rPr>
          <w:t>https://academia.stackexchange.com/questions/20358/how-should-i-reference-my-github-repository-with-materials-for-my-paper/20446</w:t>
        </w:r>
      </w:hyperlink>
      <w:r w:rsidR="005629F8">
        <w:rPr>
          <w:rFonts w:asciiTheme="majorHAnsi" w:hAnsiTheme="majorHAnsi" w:cstheme="majorHAnsi"/>
          <w:lang w:val="en-US"/>
        </w:rPr>
        <w:t xml:space="preserve"> </w:t>
      </w:r>
    </w:p>
    <w:p w14:paraId="581F9B06" w14:textId="234C3A98" w:rsidR="005A6103" w:rsidRPr="003834D9" w:rsidRDefault="000C4840" w:rsidP="003834D9">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1B6815">
        <w:rPr>
          <w:rFonts w:asciiTheme="majorHAnsi" w:hAnsiTheme="majorHAnsi" w:cstheme="majorHAnsi"/>
          <w:lang w:val="en-US"/>
        </w:rPr>
        <w:t xml:space="preserve"> If yes, add: Riccardo Fusaroli for supervising this project + Bliksted et al for providing the data.</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7BD8D42B" w14:textId="7B9D5661" w:rsidR="00653E68" w:rsidRPr="00653E68" w:rsidRDefault="00956388" w:rsidP="00653E68">
      <w:pPr>
        <w:pStyle w:val="ListParagraph"/>
        <w:numPr>
          <w:ilvl w:val="0"/>
          <w:numId w:val="5"/>
        </w:numPr>
        <w:spacing w:line="480" w:lineRule="auto"/>
        <w:rPr>
          <w:rFonts w:asciiTheme="majorHAnsi" w:hAnsiTheme="majorHAnsi" w:cstheme="majorHAnsi"/>
          <w:highlight w:val="white"/>
          <w:lang w:val="da-DK"/>
        </w:rPr>
      </w:pPr>
      <w:hyperlink r:id="rId10" w:history="1">
        <w:r w:rsidR="00653E68" w:rsidRPr="00653E68">
          <w:rPr>
            <w:rStyle w:val="Hyperlink"/>
            <w:rFonts w:asciiTheme="majorHAnsi" w:hAnsiTheme="majorHAnsi" w:cstheme="majorHAnsi"/>
            <w:lang w:val="da-DK"/>
          </w:rPr>
          <w:t>https://docs.google.com/document/d/1fbfpR5ZQiVTZYChzWut06fkXA9CQziMMJNtFOiF6Giw/edit#</w:t>
        </w:r>
      </w:hyperlink>
      <w:r w:rsidR="00653E68" w:rsidRPr="00653E68">
        <w:rPr>
          <w:rFonts w:asciiTheme="majorHAnsi" w:hAnsiTheme="majorHAnsi" w:cstheme="majorHAnsi"/>
          <w:lang w:val="da-DK"/>
        </w:rPr>
        <w:t xml:space="preserve"> PIG</w:t>
      </w:r>
      <w:r w:rsidR="00653E68">
        <w:rPr>
          <w:rFonts w:asciiTheme="majorHAnsi" w:hAnsiTheme="majorHAnsi" w:cstheme="majorHAnsi"/>
          <w:lang w:val="da-DK"/>
        </w:rPr>
        <w:t>ERNES DISK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2E5BC93A" w14:textId="3E708ECB" w:rsidR="00771689" w:rsidRPr="009B1075" w:rsidRDefault="003834D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 xml:space="preserve"> </w:t>
      </w:r>
      <w:r w:rsidR="00771689">
        <w:rPr>
          <w:rFonts w:ascii="Segoe UI" w:hAnsi="Segoe UI" w:cs="Segoe UI"/>
          <w:color w:val="201F1E"/>
          <w:shd w:val="clear" w:color="auto" w:fill="FFFFFF"/>
          <w:lang w:val="en-US"/>
        </w:rPr>
        <w:t>“</w:t>
      </w:r>
      <w:r w:rsidR="00771689" w:rsidRPr="00771689">
        <w:rPr>
          <w:rFonts w:ascii="Segoe UI" w:hAnsi="Segoe UI" w:cs="Segoe UI"/>
          <w:i/>
          <w:iCs/>
          <w:color w:val="201F1E"/>
          <w:shd w:val="clear" w:color="auto" w:fill="FFFFFF"/>
          <w:lang w:val="en-US"/>
        </w:rPr>
        <w:t>- make sure to have somebody else read the paper and point out where things are "indforstået", and generally give an eye on how fluent the language is. (hard to focus on that when you're still working on results and structure). Nothing major, but it does make a difference w censors.</w:t>
      </w:r>
      <w:r w:rsidR="00771689">
        <w:rPr>
          <w:rFonts w:ascii="Segoe UI" w:hAnsi="Segoe UI" w:cs="Segoe UI"/>
          <w:color w:val="201F1E"/>
          <w:shd w:val="clear" w:color="auto" w:fill="FFFFFF"/>
          <w:lang w:val="en-US"/>
        </w:rPr>
        <w:t>”</w:t>
      </w:r>
    </w:p>
    <w:p w14:paraId="4F1D489D" w14:textId="76940391"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feel free to send a more complete draft to Alberto Parola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31980EAD" w14:textId="5D73E64C" w:rsidR="00BB41DB" w:rsidRDefault="00BB41DB" w:rsidP="003834D9">
      <w:pPr>
        <w:spacing w:line="480" w:lineRule="auto"/>
        <w:ind w:firstLine="0"/>
        <w:rPr>
          <w:rFonts w:asciiTheme="majorHAnsi" w:hAnsiTheme="majorHAnsi" w:cstheme="majorHAnsi"/>
          <w:i/>
          <w:iCs/>
          <w:highlight w:val="white"/>
          <w:lang w:val="en-US"/>
        </w:rPr>
      </w:pPr>
    </w:p>
    <w:p w14:paraId="4256EB38" w14:textId="1B8A959E" w:rsidR="00E11A87" w:rsidRDefault="00E11A87" w:rsidP="00E11A87">
      <w:pPr>
        <w:pStyle w:val="BodyText"/>
        <w:rPr>
          <w:highlight w:val="white"/>
          <w:lang w:val="en-US"/>
        </w:rPr>
      </w:pPr>
    </w:p>
    <w:p w14:paraId="2E9A92CF" w14:textId="7AFEE2D1" w:rsidR="00E11A87" w:rsidRDefault="00E11A87" w:rsidP="00E11A87">
      <w:pPr>
        <w:pStyle w:val="BodyText"/>
        <w:rPr>
          <w:highlight w:val="white"/>
          <w:lang w:val="en-US"/>
        </w:rPr>
      </w:pPr>
    </w:p>
    <w:p w14:paraId="1F50610B" w14:textId="77777777" w:rsidR="00E11A87" w:rsidRPr="00E11A87" w:rsidRDefault="00E11A87" w:rsidP="00E11A87">
      <w:pPr>
        <w:pStyle w:val="BodyText"/>
        <w:rPr>
          <w:highlight w:val="white"/>
          <w:lang w:val="en-US"/>
        </w:rPr>
      </w:pPr>
    </w:p>
    <w:p w14:paraId="1E77C4B3" w14:textId="77777777" w:rsidR="00BB41DB" w:rsidRPr="00BB41DB" w:rsidRDefault="00BB41DB" w:rsidP="00BB41DB">
      <w:pPr>
        <w:pStyle w:val="BodyText"/>
        <w:ind w:firstLine="0"/>
        <w:rPr>
          <w:i/>
          <w:iCs/>
          <w:highlight w:val="white"/>
          <w:lang w:val="en-US"/>
        </w:rPr>
      </w:pPr>
      <w:r>
        <w:rPr>
          <w:highlight w:val="white"/>
          <w:lang w:val="en-US"/>
        </w:rPr>
        <w:t>Feature selection deleted:</w:t>
      </w:r>
      <w:r>
        <w:rPr>
          <w:highlight w:val="white"/>
          <w:lang w:val="en-US"/>
        </w:rPr>
        <w:br/>
      </w:r>
      <w:r w:rsidRPr="00BB41DB">
        <w:rPr>
          <w:i/>
          <w:iCs/>
          <w:highlight w:val="white"/>
          <w:lang w:val="en-US"/>
        </w:rPr>
        <w:t>The latter is a penalty based on the size of the beta estimate multiplied by a lambda value.</w:t>
      </w:r>
    </w:p>
    <w:p w14:paraId="73C1CE0E" w14:textId="77777777" w:rsidR="00BB41DB" w:rsidRPr="00BB41DB" w:rsidRDefault="00BB41DB" w:rsidP="00BB41DB">
      <w:pPr>
        <w:pStyle w:val="BodyText"/>
        <w:ind w:firstLine="0"/>
        <w:rPr>
          <w:i/>
          <w:iCs/>
          <w:highlight w:val="white"/>
          <w:lang w:val="en-US"/>
        </w:rPr>
      </w:pPr>
      <w:r w:rsidRPr="00BB41DB">
        <w:rPr>
          <w:i/>
          <w:iCs/>
          <w:highlight w:val="white"/>
          <w:lang w:val="en-US"/>
        </w:rPr>
        <w:lastRenderedPageBreak/>
        <w:br/>
        <w:t>The loss function used for finding parameter estimates using LASSO:</w:t>
      </w:r>
      <w:r w:rsidRPr="00BB41DB">
        <w:rPr>
          <w:i/>
          <w:iCs/>
          <w:highlight w:val="white"/>
          <w:lang w:val="en-US"/>
        </w:rPr>
        <w:br/>
      </w:r>
      <w:r w:rsidRPr="00BB41DB">
        <w:rPr>
          <w:i/>
          <w:iCs/>
          <w:noProof/>
          <w:highlight w:val="white"/>
        </w:rPr>
        <w:drawing>
          <wp:inline distT="0" distB="0" distL="0" distR="0" wp14:anchorId="13CE4CFE" wp14:editId="6C6C5615">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6D0AF6C7" w14:textId="77777777" w:rsidR="00BB41DB" w:rsidRPr="00BB41DB" w:rsidRDefault="00BB41DB" w:rsidP="00BB41DB">
      <w:pPr>
        <w:pStyle w:val="BodyText"/>
        <w:ind w:firstLine="0"/>
        <w:rPr>
          <w:i/>
          <w:iCs/>
          <w:highlight w:val="white"/>
          <w:lang w:val="en-US"/>
        </w:rPr>
      </w:pPr>
      <w:r w:rsidRPr="00BB41DB">
        <w:rPr>
          <w:i/>
          <w:iCs/>
          <w:highlight w:val="white"/>
          <w:lang w:val="en-US"/>
        </w:rPr>
        <w:t xml:space="preserve">To find the optimal lambda value, lambda.min value was first computed by testing a range of values using 5-fold cross-validation and finding the value that minimizes the LASSO loss function. Subsequently, the lambda value resulting in the fewest number of features within 1 SE from lambda.min was chosen, as it acknowledges that fits are estimated with some error </w:t>
      </w:r>
      <w:r w:rsidRPr="00BB41DB">
        <w:rPr>
          <w:i/>
          <w:iCs/>
          <w:highlight w:val="white"/>
          <w:lang w:val="en-US"/>
        </w:rPr>
        <w:fldChar w:fldCharType="begin"/>
      </w:r>
      <w:r w:rsidRPr="00BB41DB">
        <w:rPr>
          <w:i/>
          <w:iCs/>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BB41DB">
        <w:rPr>
          <w:i/>
          <w:iCs/>
          <w:highlight w:val="white"/>
          <w:lang w:val="en-US"/>
        </w:rPr>
        <w:fldChar w:fldCharType="separate"/>
      </w:r>
      <w:r w:rsidRPr="00BB41DB">
        <w:rPr>
          <w:i/>
          <w:iCs/>
          <w:highlight w:val="white"/>
          <w:lang w:val="en-US"/>
        </w:rPr>
        <w:t>(Friedman et al., 2010)</w:t>
      </w:r>
      <w:r w:rsidRPr="00BB41DB">
        <w:rPr>
          <w:i/>
          <w:iCs/>
          <w:highlight w:val="white"/>
          <w:lang w:val="en-US"/>
        </w:rPr>
        <w:fldChar w:fldCharType="end"/>
      </w:r>
      <w:r w:rsidRPr="00BB41DB">
        <w:rPr>
          <w:i/>
          <w:iCs/>
          <w:highlight w:val="white"/>
          <w:lang w:val="en-US"/>
        </w:rPr>
        <w:t>.</w:t>
      </w:r>
    </w:p>
    <w:p w14:paraId="3B2126B3" w14:textId="59A638AB" w:rsidR="00BB41DB" w:rsidRDefault="00BB41DB" w:rsidP="00BB41DB">
      <w:pPr>
        <w:pStyle w:val="BodyText"/>
        <w:ind w:firstLine="0"/>
        <w:rPr>
          <w:i/>
          <w:iCs/>
          <w:highlight w:val="white"/>
          <w:lang w:val="en-US"/>
        </w:rPr>
      </w:pPr>
    </w:p>
    <w:p w14:paraId="58D8D628" w14:textId="119C94CD" w:rsidR="00F61010" w:rsidRDefault="00F61010" w:rsidP="00BB41DB">
      <w:pPr>
        <w:pStyle w:val="BodyText"/>
        <w:ind w:firstLine="0"/>
        <w:rPr>
          <w:i/>
          <w:iCs/>
          <w:highlight w:val="white"/>
          <w:lang w:val="en-US"/>
        </w:rPr>
      </w:pPr>
    </w:p>
    <w:p w14:paraId="59D9A082" w14:textId="77777777" w:rsidR="00F61010" w:rsidRPr="00B063A4" w:rsidRDefault="00F61010" w:rsidP="00F61010">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The training data is divided up into 5 folds. One fold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 xml:space="preserve">specific lambda value is then computed with each of the folds being omitted once. The misclassification error for each of these fits is then accumulated and stored. The process is then reiterated using a new lambda value from the lambda grid, until all </w:t>
      </w:r>
      <w:r>
        <w:rPr>
          <w:rFonts w:asciiTheme="majorHAnsi" w:eastAsia="Times New Roman" w:hAnsiTheme="majorHAnsi" w:cstheme="majorHAnsi"/>
          <w:i/>
          <w:iCs/>
          <w:highlight w:val="white"/>
          <w:lang w:val="en-US"/>
        </w:rPr>
        <w:t xml:space="preserve">accumulated </w:t>
      </w:r>
      <w:r w:rsidRPr="002D307B">
        <w:rPr>
          <w:rFonts w:asciiTheme="majorHAnsi" w:eastAsia="Times New Roman" w:hAnsiTheme="majorHAnsi" w:cstheme="majorHAnsi"/>
          <w:i/>
          <w:iCs/>
          <w:highlight w:val="white"/>
          <w:lang w:val="en-US"/>
        </w:rPr>
        <w:t>errors from all relevant lambda values have been obtained.</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3F052EE6" w14:textId="5509C683" w:rsidR="00F61010" w:rsidRDefault="00F61010" w:rsidP="00BB41DB">
      <w:pPr>
        <w:pStyle w:val="BodyText"/>
        <w:ind w:firstLine="0"/>
        <w:rPr>
          <w:i/>
          <w:iCs/>
          <w:highlight w:val="white"/>
          <w:lang w:val="en-US"/>
        </w:rPr>
      </w:pPr>
    </w:p>
    <w:p w14:paraId="7DCCF537" w14:textId="77777777" w:rsidR="00A64F6A" w:rsidRDefault="00A64F6A" w:rsidP="00A64F6A">
      <w:pPr>
        <w:spacing w:line="360" w:lineRule="auto"/>
        <w:rPr>
          <w:highlight w:val="white"/>
          <w:lang w:val="en-US"/>
        </w:rPr>
      </w:pPr>
    </w:p>
    <w:p w14:paraId="3AE84494" w14:textId="77777777" w:rsidR="00A64F6A" w:rsidRPr="002D307B" w:rsidRDefault="00A64F6A" w:rsidP="00A64F6A">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br/>
      </w:r>
      <w:r w:rsidRPr="002D307B">
        <w:rPr>
          <w:rFonts w:asciiTheme="majorHAnsi" w:hAnsiTheme="majorHAnsi" w:cstheme="majorHAnsi"/>
          <w:noProof/>
        </w:rPr>
        <w:drawing>
          <wp:inline distT="0" distB="0" distL="0" distR="0" wp14:anchorId="1FB583C7" wp14:editId="118D2829">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B9BB682" w14:textId="77777777" w:rsidR="00A64F6A" w:rsidRPr="00E82035" w:rsidRDefault="00A64F6A" w:rsidP="00A64F6A">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A range of lambda values (x-axis) and the resulting 1) misclassification error, and 2) number of features (seen at the top). From left to right, the dotted lines represent lambda.min and lambda.1se, respectively.</w:t>
      </w:r>
      <w:r>
        <w:rPr>
          <w:rFonts w:asciiTheme="majorHAnsi" w:eastAsia="Times New Roman" w:hAnsiTheme="majorHAnsi" w:cstheme="majorHAnsi"/>
          <w:i/>
          <w:iCs/>
          <w:highlight w:val="white"/>
          <w:lang w:val="en-US"/>
        </w:rPr>
        <w:t xml:space="preserve"> The plot is from the first training set.</w:t>
      </w:r>
    </w:p>
    <w:p w14:paraId="731167ED" w14:textId="51EE8B2A" w:rsidR="00A64F6A" w:rsidRDefault="00A64F6A" w:rsidP="00BB41DB">
      <w:pPr>
        <w:pStyle w:val="BodyText"/>
        <w:ind w:firstLine="0"/>
        <w:rPr>
          <w:i/>
          <w:iCs/>
          <w:highlight w:val="white"/>
          <w:lang w:val="en-US"/>
        </w:rPr>
      </w:pPr>
    </w:p>
    <w:p w14:paraId="6FCBD4F9" w14:textId="77777777" w:rsidR="00270CA2" w:rsidRPr="00ED7D8E" w:rsidRDefault="00270CA2" w:rsidP="00270CA2">
      <w:pPr>
        <w:spacing w:line="360" w:lineRule="auto"/>
        <w:rPr>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2D307B">
        <w:rPr>
          <w:highlight w:val="white"/>
          <w:lang w:val="en-US"/>
        </w:rPr>
        <w:t>This process thus generate</w:t>
      </w:r>
      <w:r>
        <w:rPr>
          <w:highlight w:val="white"/>
          <w:lang w:val="en-US"/>
        </w:rPr>
        <w:t>d</w:t>
      </w:r>
      <w:r w:rsidRPr="002D307B">
        <w:rPr>
          <w:highlight w:val="white"/>
          <w:lang w:val="en-US"/>
        </w:rPr>
        <w:t xml:space="preserve"> a list of </w:t>
      </w:r>
      <w:r>
        <w:rPr>
          <w:highlight w:val="white"/>
          <w:lang w:val="en-US"/>
        </w:rPr>
        <w:t xml:space="preserve">only the relevant features for classification of patients from controls. </w:t>
      </w:r>
      <w:r w:rsidRPr="002D307B">
        <w:rPr>
          <w:highlight w:val="white"/>
          <w:lang w:val="en-US"/>
        </w:rPr>
        <w:t>For a visualization</w:t>
      </w:r>
      <w:r>
        <w:rPr>
          <w:highlight w:val="white"/>
          <w:lang w:val="en-US"/>
        </w:rPr>
        <w:t xml:space="preserve"> of lambda misclassification plot</w:t>
      </w:r>
      <w:r w:rsidRPr="002D307B">
        <w:rPr>
          <w:highlight w:val="white"/>
          <w:lang w:val="en-US"/>
        </w:rPr>
        <w:t xml:space="preserve">, see </w:t>
      </w:r>
      <w:r>
        <w:rPr>
          <w:highlight w:val="white"/>
          <w:lang w:val="en-US"/>
        </w:rPr>
        <w:t>figure 3</w:t>
      </w:r>
      <w:r w:rsidRPr="002D307B">
        <w:rPr>
          <w:highlight w:val="white"/>
          <w:lang w:val="en-US"/>
        </w:rPr>
        <w:t>.</w:t>
      </w:r>
    </w:p>
    <w:p w14:paraId="475DAD3D" w14:textId="77777777" w:rsidR="00270CA2" w:rsidRPr="00BB41DB" w:rsidRDefault="00270CA2" w:rsidP="00BB41DB">
      <w:pPr>
        <w:pStyle w:val="BodyText"/>
        <w:ind w:firstLine="0"/>
        <w:rPr>
          <w:i/>
          <w:iCs/>
          <w:highlight w:val="white"/>
          <w:lang w:val="en-US"/>
        </w:rPr>
      </w:pP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 xml:space="preserve">This study replicated two promising ML studies on new data, using an improved validation technique and an inclusion of sensitivity and specificity rates. Accuracy rates found through </w:t>
      </w:r>
      <w:r w:rsidRPr="002D307B">
        <w:rPr>
          <w:rFonts w:asciiTheme="majorHAnsi" w:hAnsiTheme="majorHAnsi" w:cstheme="majorHAnsi"/>
          <w:lang w:val="en-US"/>
        </w:rPr>
        <w:lastRenderedPageBreak/>
        <w:t>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3"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1B997FDC" w:rsidR="006C5258" w:rsidRDefault="006C5258" w:rsidP="006C5258">
      <w:pPr>
        <w:pStyle w:val="BodyText"/>
        <w:rPr>
          <w:b/>
          <w:bCs/>
          <w:highlight w:val="white"/>
          <w:lang w:val="en-US"/>
        </w:rPr>
      </w:pPr>
    </w:p>
    <w:p w14:paraId="6ACAD643" w14:textId="028AC327" w:rsidR="00AC4E00" w:rsidRDefault="00AC4E00" w:rsidP="006C5258">
      <w:pPr>
        <w:pStyle w:val="BodyText"/>
        <w:rPr>
          <w:b/>
          <w:bCs/>
          <w:highlight w:val="white"/>
          <w:lang w:val="en-US"/>
        </w:rPr>
      </w:pPr>
    </w:p>
    <w:p w14:paraId="206D578E" w14:textId="77777777" w:rsidR="00AC4E00" w:rsidRDefault="00AC4E00" w:rsidP="006C5258">
      <w:pPr>
        <w:pStyle w:val="BodyText"/>
        <w:rPr>
          <w:b/>
          <w:bCs/>
          <w:highlight w:val="white"/>
          <w:lang w:val="en-US"/>
        </w:rPr>
      </w:pPr>
    </w:p>
    <w:p w14:paraId="2AD7895D" w14:textId="77777777" w:rsidR="009D41D4" w:rsidRPr="00E7036C" w:rsidRDefault="009D41D4" w:rsidP="009D41D4">
      <w:pPr>
        <w:rPr>
          <w:highlight w:val="white"/>
          <w:lang w:val="en-US"/>
        </w:rPr>
      </w:pPr>
      <w:r>
        <w:rPr>
          <w:highlight w:val="white"/>
          <w:lang w:val="en-US"/>
        </w:rPr>
        <w:t xml:space="preserve">Schizophrenia is a diagnosis which has long been defined by disturbances in both thought, perception and communication </w:t>
      </w:r>
      <w:r>
        <w:rPr>
          <w:highlight w:val="white"/>
          <w:lang w:val="en-US"/>
        </w:rPr>
        <w:fldChar w:fldCharType="begin"/>
      </w:r>
      <w:r>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Pr>
          <w:highlight w:val="white"/>
          <w:lang w:val="en-US"/>
        </w:rPr>
        <w:fldChar w:fldCharType="separate"/>
      </w:r>
      <w:r w:rsidRPr="007F5FDC">
        <w:rPr>
          <w:rFonts w:cs="Calibri"/>
          <w:highlight w:val="white"/>
          <w:lang w:val="en-US"/>
        </w:rPr>
        <w:t>(Bleuler, 1950)</w:t>
      </w:r>
      <w:r>
        <w:rPr>
          <w:highlight w:val="white"/>
          <w:lang w:val="en-US"/>
        </w:rPr>
        <w:fldChar w:fldCharType="end"/>
      </w:r>
      <w:r>
        <w:rPr>
          <w:highlight w:val="white"/>
          <w:lang w:val="en-US"/>
        </w:rPr>
        <w:t xml:space="preserve">. Although schizophrenia has been known to be a group of great heterogeneity, patients oftentimes suffer from similar symptoms </w:t>
      </w:r>
      <w:r>
        <w:rPr>
          <w:highlight w:val="white"/>
          <w:lang w:val="en-US"/>
        </w:rPr>
        <w:fldChar w:fldCharType="begin"/>
      </w:r>
      <w:r>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Pr>
          <w:highlight w:val="white"/>
          <w:lang w:val="en-US"/>
        </w:rPr>
        <w:fldChar w:fldCharType="separate"/>
      </w:r>
      <w:r w:rsidRPr="00767E38">
        <w:rPr>
          <w:rFonts w:cs="Calibri"/>
          <w:highlight w:val="white"/>
          <w:lang w:val="en-US"/>
        </w:rPr>
        <w:t>(Picardi et al., 2012; Tsuang et al., 1990)</w:t>
      </w:r>
      <w:r>
        <w:rPr>
          <w:highlight w:val="white"/>
          <w:lang w:val="en-US"/>
        </w:rPr>
        <w:fldChar w:fldCharType="end"/>
      </w:r>
      <w:r>
        <w:rPr>
          <w:highlight w:val="white"/>
          <w:lang w:val="en-US"/>
        </w:rPr>
        <w:t xml:space="preserve">. They are generally thought to be divided up into two types of symptoms; negative and positive. Positive symptoms are those that are present during a psychotic episode in schizophrenia and include delusions and hallucinations </w:t>
      </w:r>
      <w:r>
        <w:rPr>
          <w:highlight w:val="white"/>
          <w:lang w:val="en-US"/>
        </w:rPr>
        <w:fldChar w:fldCharType="begin"/>
      </w:r>
      <w:r>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Pr>
          <w:highlight w:val="white"/>
          <w:lang w:val="en-US"/>
        </w:rPr>
        <w:fldChar w:fldCharType="separate"/>
      </w:r>
      <w:r w:rsidRPr="003D556C">
        <w:rPr>
          <w:rFonts w:cs="Calibri"/>
          <w:highlight w:val="white"/>
          <w:lang w:val="en-US"/>
        </w:rPr>
        <w:t>(Andreasen et al., 1995)</w:t>
      </w:r>
      <w:r>
        <w:rPr>
          <w:highlight w:val="white"/>
          <w:lang w:val="en-US"/>
        </w:rPr>
        <w:fldChar w:fldCharType="end"/>
      </w:r>
      <w:r>
        <w:rPr>
          <w:highlight w:val="white"/>
          <w:lang w:val="en-US"/>
        </w:rPr>
        <w:t xml:space="preserve">. </w:t>
      </w:r>
      <w:r>
        <w:rPr>
          <w:highlight w:val="white"/>
          <w:lang w:val="en-US"/>
        </w:rPr>
        <w:br/>
      </w:r>
      <w:r>
        <w:rPr>
          <w:highlight w:val="white"/>
          <w:lang w:val="en-US"/>
        </w:rPr>
        <w:br/>
        <w:t xml:space="preserve">Negative symptoms are those that either diminishes or halts thought processes or normal emotional functioning and include, but are not limited to asociality, alogia – poverty of speech, latency of speech and blocking, and blunted affect –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CF019B">
        <w:rPr>
          <w:rFonts w:cs="Calibri"/>
          <w:highlight w:val="white"/>
          <w:lang w:val="en-US"/>
        </w:rPr>
        <w:t>(Andreasen et al., 1995; Cohen et al., 2012)</w:t>
      </w:r>
      <w:r>
        <w:rPr>
          <w:highlight w:val="white"/>
          <w:lang w:val="en-US"/>
        </w:rPr>
        <w:fldChar w:fldCharType="end"/>
      </w:r>
      <w:r w:rsidRPr="00CF019B">
        <w:rPr>
          <w:highlight w:val="white"/>
          <w:lang w:val="en-US"/>
        </w:rPr>
        <w:t xml:space="preserve">. </w:t>
      </w:r>
    </w:p>
    <w:p w14:paraId="29BD6BB6" w14:textId="67660BFC" w:rsidR="009D41D4" w:rsidRDefault="009D41D4" w:rsidP="009D41D4">
      <w:pPr>
        <w:rPr>
          <w:highlight w:val="white"/>
          <w:lang w:val="en-US"/>
        </w:rPr>
      </w:pPr>
      <w:r w:rsidRPr="00566832">
        <w:rPr>
          <w:highlight w:val="white"/>
          <w:lang w:val="en-US"/>
        </w:rPr>
        <w:t xml:space="preserve">Schizophrenia </w:t>
      </w:r>
      <w:r>
        <w:rPr>
          <w:highlight w:val="white"/>
          <w:lang w:val="en-US"/>
        </w:rPr>
        <w:t>is furthermore associated with several other speech impairments in addition or in relation to the qualitatively described symptoms of alogia and blunted affect.</w:t>
      </w:r>
    </w:p>
    <w:p w14:paraId="50E6B975" w14:textId="3E65A175" w:rsidR="00340353" w:rsidRDefault="00340353" w:rsidP="00340353">
      <w:pPr>
        <w:pStyle w:val="BodyText"/>
        <w:rPr>
          <w:highlight w:val="white"/>
          <w:lang w:val="en-US"/>
        </w:rPr>
      </w:pPr>
    </w:p>
    <w:p w14:paraId="1E1E3036" w14:textId="77777777" w:rsidR="00340353" w:rsidRDefault="00340353" w:rsidP="00340353">
      <w:pPr>
        <w:spacing w:line="360" w:lineRule="auto"/>
        <w:rPr>
          <w:highlight w:val="white"/>
          <w:lang w:val="en-US"/>
        </w:rPr>
      </w:pPr>
      <w:r w:rsidRPr="00340353">
        <w:rPr>
          <w:highlight w:val="white"/>
          <w:lang w:val="en-US"/>
        </w:rPr>
        <w:lastRenderedPageBreak/>
        <w:t xml:space="preserve">. </w:t>
      </w:r>
      <w:r>
        <w:rPr>
          <w:highlight w:val="white"/>
          <w:lang w:val="en-US"/>
        </w:rPr>
        <w:t xml:space="preserve">Symptoms are qualitatively described with terms such as alogia and blunted affect – referring to characteristics such as poverty of speech, latency of speech, blocking,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74597E">
        <w:rPr>
          <w:highlight w:val="white"/>
          <w:lang w:val="en-US"/>
        </w:rPr>
        <w:instrText>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w:instrText>
      </w:r>
      <w:r w:rsidRPr="00270EBA">
        <w:rPr>
          <w:highlight w:val="white"/>
          <w:lang w:val="en-US"/>
        </w:rPr>
        <w:instrText xml:space="preserve">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270EBA">
        <w:rPr>
          <w:rFonts w:cs="Calibri"/>
          <w:highlight w:val="white"/>
          <w:lang w:val="en-US"/>
        </w:rPr>
        <w:t>(Andreasen et al., 1995; Cohen et al., 2012)</w:t>
      </w:r>
      <w:r>
        <w:rPr>
          <w:highlight w:val="white"/>
          <w:lang w:val="en-US"/>
        </w:rPr>
        <w:fldChar w:fldCharType="end"/>
      </w:r>
      <w:r>
        <w:rPr>
          <w:highlight w:val="white"/>
          <w:lang w:val="en-US"/>
        </w:rPr>
        <w:t xml:space="preserve">. </w:t>
      </w:r>
      <w:r w:rsidRPr="00566832">
        <w:rPr>
          <w:highlight w:val="white"/>
          <w:lang w:val="en-US"/>
        </w:rPr>
        <w:t xml:space="preserve">Schizophrenia </w:t>
      </w:r>
      <w:r>
        <w:rPr>
          <w:highlight w:val="white"/>
          <w:lang w:val="en-US"/>
        </w:rPr>
        <w:t xml:space="preserve">is furthermore associated with various other differences that range from 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Kliper et al., 2016)</w:t>
      </w:r>
      <w:r>
        <w:rPr>
          <w:highlight w:val="white"/>
          <w:lang w:val="en-US"/>
        </w:rPr>
        <w:fldChar w:fldCharType="end"/>
      </w:r>
      <w:r>
        <w:rPr>
          <w:highlight w:val="white"/>
          <w:lang w:val="en-US"/>
        </w:rPr>
        <w:t xml:space="preserve">. A recent meta-analytic by Alberto et al., has systematically reviewed the accumulated evidence for distinctive acoustic patterns in schizophrenia </w:t>
      </w:r>
      <w:r>
        <w:rPr>
          <w:highlight w:val="white"/>
          <w:lang w:val="en-US"/>
        </w:rPr>
        <w:fldChar w:fldCharType="begin"/>
      </w:r>
      <w:r>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Pr>
          <w:highlight w:val="white"/>
          <w:lang w:val="en-US"/>
        </w:rPr>
        <w:fldChar w:fldCharType="separate"/>
      </w:r>
      <w:r w:rsidRPr="00C55A97">
        <w:rPr>
          <w:rFonts w:cs="Calibri"/>
          <w:highlight w:val="white"/>
          <w:lang w:val="en-US"/>
        </w:rPr>
        <w:t>(Parola et al., 2019)</w:t>
      </w:r>
      <w:r>
        <w:rPr>
          <w:highlight w:val="white"/>
          <w:lang w:val="en-US"/>
        </w:rPr>
        <w:fldChar w:fldCharType="end"/>
      </w:r>
      <w:r>
        <w:rPr>
          <w:highlight w:val="white"/>
          <w:lang w:val="en-US"/>
        </w:rPr>
        <w:t xml:space="preserve">. They found modest effects for proportion of spoken time, speech rate, pauses, and pitch variability, while pause duration proved to be a relatively strong predictor. </w:t>
      </w:r>
    </w:p>
    <w:p w14:paraId="5BEFEB2E" w14:textId="77777777" w:rsidR="00340353" w:rsidRPr="00340353" w:rsidRDefault="00340353" w:rsidP="00340353">
      <w:pPr>
        <w:pStyle w:val="BodyText"/>
        <w:rPr>
          <w:highlight w:val="white"/>
          <w:lang w:val="en-US"/>
        </w:rPr>
      </w:pP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iomarkers and voice atypicalities</w:t>
      </w:r>
      <w:bookmarkEnd w:id="5"/>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Voice atypicalities in SZ’s have always been known (Bleuler, 1911; Kraepelin, 1919).</w:t>
      </w:r>
      <w:r w:rsidRPr="002D307B">
        <w:rPr>
          <w:rFonts w:asciiTheme="majorHAnsi" w:eastAsia="Times New Roman" w:hAnsiTheme="majorHAnsi" w:cstheme="majorHAnsi"/>
          <w:highlight w:val="white"/>
          <w:lang w:val="en-US"/>
        </w:rPr>
        <w:br/>
        <w:t>Schizophrenia has certain distinctive features vocally. Qualitatively the atypicalities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Voice atypicalities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Quantitative acoustic analyses have identified acoustic features on the basis of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This is also in next section?:</w:t>
      </w:r>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4"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litt. is a mess - results in different directions.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re's already a metastudy on Schizophrenia; which found atypicalities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Qualitative perceptual ratings have found relatively robust differences in voice between SZ and TD. Relying on raters to assess perceptual differences has some limitations. A feature such as “latency of speech” is interpretable and is partly going to be rated on the basis of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Feature selection; ridge, lasso, elasticnet</w:t>
      </w:r>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5"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6"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Clinical application -&gt; given schizophrenia, and given samtaleterapi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hAnsiTheme="majorHAnsi" w:cstheme="majorHAnsi"/>
          <w:lang w:val="en-US"/>
        </w:rPr>
        <w:t>" (Parola, Fusaroli et. al 2019)</w:t>
      </w:r>
      <w:r w:rsidRPr="002D307B">
        <w:rPr>
          <w:rFonts w:asciiTheme="majorHAnsi" w:eastAsia="Times New Roman" w:hAnsiTheme="majorHAnsi" w:cstheme="majorHAnsi"/>
          <w:b/>
          <w:sz w:val="28"/>
          <w:szCs w:val="28"/>
          <w:highlight w:val="white"/>
          <w:lang w:val="en-US"/>
        </w:rPr>
        <w:br/>
      </w:r>
      <w:r w:rsidRPr="002D307B">
        <w:rPr>
          <w:rFonts w:asciiTheme="majorHAnsi" w:eastAsia="Times New Roman" w:hAnsiTheme="majorHAnsi" w:cstheme="majorHAnsi"/>
          <w:highlight w:val="white"/>
          <w:lang w:val="en-US"/>
        </w:rPr>
        <w:t xml:space="preserve">Va </w:t>
      </w:r>
      <w:hyperlink r:id="rId17">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r>
      <w:r w:rsidRPr="002D307B">
        <w:rPr>
          <w:rFonts w:asciiTheme="majorHAnsi" w:hAnsiTheme="majorHAnsi" w:cstheme="majorHAnsi"/>
          <w:lang w:val="en-US"/>
        </w:rPr>
        <w:lastRenderedPageBreak/>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Parola, Fusaroli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Püschel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pplicability of Bachelors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Parola, Fusaroli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linical application -&gt; given schizophrenia, and given samtaleterapi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Zeev et al., 2017; Dahlgren et al., 2018; Tahir et al., 2019)</w:t>
      </w:r>
      <w:r w:rsidRPr="002D307B">
        <w:rPr>
          <w:rFonts w:asciiTheme="majorHAnsi" w:eastAsia="Times New Roman" w:hAnsiTheme="majorHAnsi" w:cstheme="majorHAnsi"/>
          <w:highlight w:val="white"/>
          <w:lang w:val="en-US"/>
        </w:rPr>
        <w:t>" (Parola, Fusaroli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lastRenderedPageBreak/>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The latter feature selection technique diminishes the interpretability of the model as opposed to the former, given that the original acoustic features are convoluted in the new principal components. LASSO allows for investigations into which 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Meta text to have a rød tråd</w:t>
      </w:r>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lastRenderedPageBreak/>
        <w:br/>
        <w:t>In methods:</w:t>
      </w:r>
      <w:r w:rsidRPr="0099510A">
        <w:rPr>
          <w:rFonts w:ascii="Arial" w:eastAsia="Times New Roman" w:hAnsi="Arial"/>
          <w:color w:val="000000"/>
          <w:lang w:val="en-US"/>
        </w:rPr>
        <w:br/>
        <w:t>Take the individual conceptual steps from the intro, and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r w:rsidRPr="00D35DEF">
        <w:rPr>
          <w:rFonts w:ascii="Arial" w:hAnsi="Arial"/>
          <w:color w:val="000000"/>
          <w:lang w:val="en-US"/>
        </w:rPr>
        <w:t>Noon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r w:rsidRPr="00286D0D">
        <w:rPr>
          <w:b/>
          <w:bCs/>
          <w:u w:val="single"/>
          <w:lang w:val="en-US"/>
        </w:rPr>
        <w:t>R</w:t>
      </w:r>
      <w:r>
        <w:rPr>
          <w:b/>
          <w:bCs/>
          <w:u w:val="single"/>
          <w:lang w:val="en-US"/>
        </w:rPr>
        <w:t>i</w:t>
      </w:r>
      <w:r w:rsidRPr="00286D0D">
        <w:rPr>
          <w:b/>
          <w:bCs/>
          <w:u w:val="single"/>
          <w:lang w:val="en-US"/>
        </w:rPr>
        <w:t>ccardos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How does it work to replicate the results of these paper when you increase the conservativeness of the procedure - and what do you learn from the problems, that future researcher can use when they do these kind of analysis</w:t>
      </w:r>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Maries):</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bayes will x. Additionally, we predict that validation methods x,y,z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inrobustness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956388" w:rsidP="006C5258">
      <w:pPr>
        <w:ind w:firstLine="0"/>
        <w:rPr>
          <w:rFonts w:asciiTheme="majorHAnsi" w:eastAsia="Times New Roman" w:hAnsiTheme="majorHAnsi" w:cstheme="majorHAnsi"/>
          <w:lang w:val="en-US"/>
        </w:rPr>
      </w:pPr>
      <w:hyperlink r:id="rId19"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956388" w:rsidP="006C5258">
      <w:pPr>
        <w:ind w:firstLine="0"/>
        <w:rPr>
          <w:rFonts w:asciiTheme="majorHAnsi" w:eastAsia="Times New Roman" w:hAnsiTheme="majorHAnsi" w:cstheme="majorHAnsi"/>
          <w:lang w:val="en-US"/>
        </w:rPr>
      </w:pPr>
      <w:hyperlink r:id="rId20"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41"/>
      <w:r w:rsidRPr="002D307B">
        <w:rPr>
          <w:rFonts w:asciiTheme="majorHAnsi" w:hAnsiTheme="majorHAnsi" w:cstheme="majorHAnsi"/>
          <w:highlight w:val="white"/>
          <w:lang w:val="en-US"/>
        </w:rPr>
        <w:t>4. Discussion</w:t>
      </w:r>
      <w:bookmarkEnd w:id="13"/>
    </w:p>
    <w:p w14:paraId="60D2C416" w14:textId="77777777" w:rsidR="006C5258" w:rsidRPr="002D307B" w:rsidRDefault="006C5258" w:rsidP="006C5258">
      <w:pPr>
        <w:pStyle w:val="Heading2"/>
        <w:ind w:firstLine="0"/>
        <w:rPr>
          <w:rFonts w:asciiTheme="majorHAnsi" w:hAnsiTheme="majorHAnsi" w:cstheme="majorHAnsi"/>
          <w:lang w:val="en-US"/>
        </w:rPr>
      </w:pPr>
      <w:bookmarkStart w:id="14"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4"/>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5" w:name="_Toc57284943"/>
      <w:r w:rsidRPr="002D307B">
        <w:rPr>
          <w:rFonts w:asciiTheme="majorHAnsi" w:hAnsiTheme="majorHAnsi" w:cstheme="majorHAnsi"/>
          <w:highlight w:val="white"/>
          <w:lang w:val="en-US"/>
        </w:rPr>
        <w:t>4.1.1 Performance</w:t>
      </w:r>
      <w:bookmarkEnd w:id="15"/>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6"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6"/>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11A8A4E0" w:rsidR="00076E84" w:rsidRDefault="00076E84" w:rsidP="00076E84">
      <w:pPr>
        <w:pStyle w:val="BodyText"/>
        <w:rPr>
          <w:lang w:val="en-US"/>
        </w:rPr>
      </w:pPr>
    </w:p>
    <w:p w14:paraId="0DC9D5A2" w14:textId="29016A10" w:rsidR="0045606D" w:rsidRPr="0045606D" w:rsidRDefault="0045606D" w:rsidP="00076E84">
      <w:pPr>
        <w:pStyle w:val="BodyText"/>
        <w:rPr>
          <w:i/>
          <w:iCs/>
          <w:lang w:val="en-US"/>
        </w:rPr>
      </w:pPr>
      <w:r w:rsidRPr="0045606D">
        <w:rPr>
          <w:i/>
          <w:iCs/>
          <w:lang w:val="en-US"/>
        </w:rPr>
        <w:t>The ensemble model achieved an overall accuracy of 70.32% which is lower than the original paper’s 70.49%. This can be misleading however, as it does not account for differences in baseline accuracy. The original study had a baseline accuracy of 66.67% (2/3</w:t>
      </w:r>
      <w:r w:rsidRPr="0045606D">
        <w:rPr>
          <w:i/>
          <w:iCs/>
          <w:vertAlign w:val="superscript"/>
          <w:lang w:val="en-US"/>
        </w:rPr>
        <w:t>rd</w:t>
      </w:r>
      <w:r w:rsidRPr="0045606D">
        <w:rPr>
          <w:i/>
          <w:iCs/>
          <w:lang w:val="en-US"/>
        </w:rPr>
        <w:t xml:space="preserve"> of the participants were patients), while this replication had a baseline accuracy of 51.87%. The macro average F1-score gives a better measure of performance.</w:t>
      </w:r>
    </w:p>
    <w:p w14:paraId="353AF8BE" w14:textId="77777777" w:rsidR="0045606D" w:rsidRPr="00076E84" w:rsidRDefault="0045606D"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lastRenderedPageBreak/>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2 ,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PCn,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956388" w:rsidP="00673619">
      <w:pPr>
        <w:ind w:firstLine="0"/>
        <w:rPr>
          <w:rFonts w:asciiTheme="majorHAnsi" w:eastAsia="Times New Roman" w:hAnsiTheme="majorHAnsi" w:cstheme="majorHAnsi"/>
          <w:lang w:val="en-US"/>
        </w:rPr>
      </w:pPr>
      <w:hyperlink r:id="rId21"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956388" w:rsidP="00673619">
      <w:pPr>
        <w:ind w:firstLine="0"/>
        <w:rPr>
          <w:rStyle w:val="Hyperlink"/>
          <w:rFonts w:asciiTheme="majorHAnsi" w:eastAsia="Times New Roman" w:hAnsiTheme="majorHAnsi" w:cstheme="majorHAnsi"/>
          <w:lang w:val="en-US"/>
        </w:rPr>
      </w:pPr>
      <w:hyperlink r:id="rId22"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lastRenderedPageBreak/>
        <w:t>Creating an ensemble model as opposed to using a single algorithm has the advantage of (possibly * )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46"/>
      <w:r w:rsidRPr="002D307B">
        <w:rPr>
          <w:rFonts w:asciiTheme="majorHAnsi" w:hAnsiTheme="majorHAnsi" w:cstheme="majorHAnsi"/>
          <w:highlight w:val="white"/>
          <w:lang w:val="en-US"/>
        </w:rPr>
        <w:t>4.1.4 Methods ()</w:t>
      </w:r>
      <w:bookmarkEnd w:id="1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or </w:t>
      </w:r>
      <w:r w:rsidRPr="002D307B">
        <w:rPr>
          <w:rFonts w:asciiTheme="majorHAnsi" w:eastAsia="Times New Roman" w:hAnsiTheme="majorHAnsi" w:cstheme="majorHAnsi"/>
          <w:lang w:val="en-US"/>
        </w:rPr>
        <w:lastRenderedPageBreak/>
        <w:t>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But the potentially very small positive effect a more diverse set of decision-agents, might very well be negated by the fact that all of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8" w:name="_Toc57284947"/>
      <w:r w:rsidRPr="002D307B">
        <w:rPr>
          <w:rFonts w:asciiTheme="majorHAnsi" w:hAnsiTheme="majorHAnsi" w:cstheme="majorHAnsi"/>
          <w:highlight w:val="white"/>
          <w:lang w:val="en-US"/>
        </w:rPr>
        <w:t>4.2 Pipeline</w:t>
      </w:r>
      <w:bookmarkEnd w:id="18"/>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19" w:name="_Toc57284948"/>
      <w:r w:rsidRPr="002D307B">
        <w:rPr>
          <w:rFonts w:asciiTheme="majorHAnsi" w:hAnsiTheme="majorHAnsi" w:cstheme="majorHAnsi"/>
          <w:highlight w:val="white"/>
          <w:lang w:val="en-US"/>
        </w:rPr>
        <w:t xml:space="preserve">4.2.1 </w:t>
      </w:r>
      <w:bookmarkEnd w:id="19"/>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33CACCB" w:rsidR="003811EF" w:rsidRDefault="003811EF" w:rsidP="003811EF">
      <w:pPr>
        <w:pStyle w:val="BodyText"/>
        <w:ind w:firstLine="0"/>
        <w:rPr>
          <w:highlight w:val="white"/>
          <w:lang w:val="en-US"/>
        </w:rPr>
      </w:pPr>
    </w:p>
    <w:p w14:paraId="79BDE446" w14:textId="04EB4D71" w:rsidR="00CF2E05" w:rsidRDefault="00CF2E05" w:rsidP="003811EF">
      <w:pPr>
        <w:pStyle w:val="BodyText"/>
        <w:ind w:firstLine="0"/>
        <w:rPr>
          <w:highlight w:val="white"/>
          <w:lang w:val="en-US"/>
        </w:rPr>
      </w:pPr>
    </w:p>
    <w:p w14:paraId="6055F510" w14:textId="77777777" w:rsidR="00CF2E05" w:rsidRPr="006860B6" w:rsidRDefault="00CF2E05" w:rsidP="00CF2E05">
      <w:pPr>
        <w:pStyle w:val="BodyText"/>
        <w:rPr>
          <w:i/>
          <w:iCs/>
          <w:highlight w:val="white"/>
          <w:lang w:val="en-US"/>
        </w:rPr>
      </w:pPr>
    </w:p>
    <w:p w14:paraId="5CA7424C" w14:textId="77777777" w:rsidR="00CF2E05" w:rsidRPr="006860B6" w:rsidRDefault="00CF2E05" w:rsidP="00CF2E05">
      <w:pPr>
        <w:spacing w:line="360" w:lineRule="auto"/>
        <w:rPr>
          <w:i/>
          <w:iCs/>
          <w:lang w:val="en-US"/>
        </w:rPr>
      </w:pPr>
      <w:r w:rsidRPr="006860B6">
        <w:rPr>
          <w:i/>
          <w:iCs/>
          <w:lang w:val="en-US"/>
        </w:rPr>
        <w:t>As mentioned in the introduction, the implementation of the pipeline steps in solitude was not proposed to alleviate the issues in the current literature unaccompanied. The pipeline had to be accompanied by a proper and rigorous documentation. It also had to be supplemented by both reflection and scrutiny of the specific choices for each step in the pipeline. The description of the methods for this replication have been attempted to be both meticulous and exhaustive, enabling both replication and further scrutiny. The specific choices for each step have moreover been discussed here, both in terms of their consequences but also in terms of their potential alternatives.</w:t>
      </w:r>
    </w:p>
    <w:p w14:paraId="17A7557F" w14:textId="77777777" w:rsidR="00CF2E05" w:rsidRDefault="00CF2E05" w:rsidP="00CF2E05">
      <w:pPr>
        <w:pStyle w:val="BodyText"/>
        <w:rPr>
          <w:highlight w:val="white"/>
          <w:lang w:val="en-US"/>
        </w:rPr>
      </w:pPr>
    </w:p>
    <w:p w14:paraId="52068CD7" w14:textId="77777777" w:rsidR="00CF2E05" w:rsidRDefault="00CF2E05" w:rsidP="00401535">
      <w:pPr>
        <w:pStyle w:val="BodyText"/>
        <w:ind w:left="720" w:hanging="72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lastRenderedPageBreak/>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E053952" w:rsidR="003811EF" w:rsidRDefault="00090E28" w:rsidP="003811EF">
      <w:pPr>
        <w:pStyle w:val="BodyText"/>
        <w:rPr>
          <w:highlight w:val="white"/>
          <w:lang w:val="en-US"/>
        </w:rPr>
      </w:pPr>
      <w:r>
        <w:rPr>
          <w:highlight w:val="white"/>
          <w:lang w:val="en-US"/>
        </w:rPr>
        <w:t>The data was cleaned to prevent reverb qualities or noises specific to certain rooms to confound the study. The sound level of the data was normalized before and after the cleaning steps, to avoid having the ML model learn from the volume level. Reflecting upon this retrospectively, it does technically allow for the training data to learn from the holdout set, since this process happened before the splitting into a training and a holdout set. Given that loudness of speech is only one feature out many, it is expected that this have had a miniscule impact – if any.</w:t>
      </w:r>
      <w:r>
        <w:rPr>
          <w:highlight w:val="white"/>
          <w:lang w:val="en-US"/>
        </w:rPr>
        <w:br/>
      </w: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0"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0"/>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lastRenderedPageBreak/>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lastRenderedPageBreak/>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lastRenderedPageBreak/>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1"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1"/>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2"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3" w:name="_Hlk57365151"/>
      <w:r>
        <w:rPr>
          <w:rFonts w:asciiTheme="majorHAnsi" w:hAnsiTheme="majorHAnsi" w:cstheme="majorHAnsi"/>
          <w:highlight w:val="white"/>
          <w:lang w:val="en-US"/>
        </w:rPr>
        <w:t>Insights on general problems in research (knowledge gained from doing a conservative replication</w:t>
      </w:r>
      <w:bookmarkEnd w:id="23"/>
      <w:r>
        <w:rPr>
          <w:rFonts w:asciiTheme="majorHAnsi" w:hAnsiTheme="majorHAnsi" w:cstheme="majorHAnsi"/>
          <w:highlight w:val="white"/>
          <w:lang w:val="en-US"/>
        </w:rPr>
        <w:t>)</w:t>
      </w:r>
      <w:bookmarkEnd w:id="22"/>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t>Arbitrary choices and handycrafts</w:t>
      </w:r>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4"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4"/>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diagnosistics)</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generally more open-scienc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 or ElasticNet, – as opposed to Ridge regularization. 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atypicalities might manifest itself differently across </w:t>
      </w:r>
      <w:r>
        <w:rPr>
          <w:highlight w:val="white"/>
          <w:lang w:val="en-US"/>
        </w:rPr>
        <w:lastRenderedPageBreak/>
        <w:t xml:space="preserve">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As of yet,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nativeness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 xml:space="preserve">the acoustic features from ‘emobas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lastRenderedPageBreak/>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5" w:name="_Toc57284949"/>
      <w:r w:rsidRPr="002D307B">
        <w:rPr>
          <w:rFonts w:asciiTheme="majorHAnsi" w:hAnsiTheme="majorHAnsi" w:cstheme="majorHAnsi"/>
          <w:highlight w:val="white"/>
          <w:lang w:val="en-US"/>
        </w:rPr>
        <w:t xml:space="preserve">4.2.2 </w:t>
      </w:r>
      <w:bookmarkEnd w:id="25"/>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Arbitrary choices and handycrafts</w:t>
      </w:r>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Results real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Many choices have to do with handycrafts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6" w:name="_Toc57284950"/>
      <w:r w:rsidRPr="002D307B">
        <w:rPr>
          <w:rFonts w:asciiTheme="majorHAnsi" w:hAnsiTheme="majorHAnsi" w:cstheme="majorHAnsi"/>
          <w:highlight w:val="white"/>
          <w:lang w:val="en-US"/>
        </w:rPr>
        <w:t xml:space="preserve">4.3 </w:t>
      </w:r>
      <w:bookmarkEnd w:id="26"/>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7"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7"/>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8" w:name="_Hlk57713942"/>
      <w:r>
        <w:rPr>
          <w:highlight w:val="white"/>
          <w:lang w:val="en-US"/>
        </w:rPr>
        <w:t>(as mentioned previously)</w:t>
      </w:r>
      <w:bookmarkEnd w:id="28"/>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lastRenderedPageBreak/>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In general: More replications and a generally more open-scienc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Many choices have to do with handycrafts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29" w:name="_Toc57284954"/>
      <w:r w:rsidRPr="002D307B">
        <w:rPr>
          <w:rFonts w:asciiTheme="majorHAnsi" w:hAnsiTheme="majorHAnsi" w:cstheme="majorHAnsi"/>
          <w:highlight w:val="white"/>
          <w:lang w:val="en-US"/>
        </w:rPr>
        <w:t>5. Conclusion</w:t>
      </w:r>
      <w:bookmarkEnd w:id="29"/>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0"/>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4"/>
      <w:footerReference w:type="first" r:id="rId25"/>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6322CD" w14:textId="77777777" w:rsidR="00956388" w:rsidRDefault="00956388" w:rsidP="001506C0">
      <w:pPr>
        <w:spacing w:line="240" w:lineRule="auto"/>
      </w:pPr>
      <w:r>
        <w:separator/>
      </w:r>
    </w:p>
  </w:endnote>
  <w:endnote w:type="continuationSeparator" w:id="0">
    <w:p w14:paraId="7D90FED5" w14:textId="77777777" w:rsidR="00956388" w:rsidRDefault="00956388"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5B002B" w:rsidRDefault="005B00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5B002B" w:rsidRDefault="005B002B">
    <w:pPr>
      <w:pStyle w:val="Footer"/>
    </w:pPr>
  </w:p>
  <w:p w14:paraId="70E9D1B4" w14:textId="77777777" w:rsidR="005B002B" w:rsidRDefault="005B002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5B002B" w:rsidRDefault="005B00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5B002B" w:rsidRDefault="005B002B">
    <w:pPr>
      <w:pStyle w:val="Footer"/>
    </w:pPr>
  </w:p>
  <w:p w14:paraId="67614AF0" w14:textId="77777777" w:rsidR="005B002B" w:rsidRDefault="005B00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CC9CBF" w14:textId="77777777" w:rsidR="00956388" w:rsidRDefault="00956388" w:rsidP="001506C0">
      <w:pPr>
        <w:spacing w:line="240" w:lineRule="auto"/>
      </w:pPr>
      <w:r>
        <w:separator/>
      </w:r>
    </w:p>
  </w:footnote>
  <w:footnote w:type="continuationSeparator" w:id="0">
    <w:p w14:paraId="735748A2" w14:textId="77777777" w:rsidR="00956388" w:rsidRDefault="00956388"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AA3"/>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28"/>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97FB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34D1"/>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6B5"/>
    <w:rsid w:val="00264113"/>
    <w:rsid w:val="00264915"/>
    <w:rsid w:val="00264DF0"/>
    <w:rsid w:val="00266659"/>
    <w:rsid w:val="0026690E"/>
    <w:rsid w:val="00270381"/>
    <w:rsid w:val="00270CA2"/>
    <w:rsid w:val="00272C14"/>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7C9"/>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B70EC"/>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353"/>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4D9"/>
    <w:rsid w:val="00383D55"/>
    <w:rsid w:val="003849D2"/>
    <w:rsid w:val="00385B0D"/>
    <w:rsid w:val="00386205"/>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535"/>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0E42"/>
    <w:rsid w:val="004210CB"/>
    <w:rsid w:val="00421BAB"/>
    <w:rsid w:val="00421D7E"/>
    <w:rsid w:val="00422380"/>
    <w:rsid w:val="00422D96"/>
    <w:rsid w:val="00422F78"/>
    <w:rsid w:val="00423579"/>
    <w:rsid w:val="00423BF4"/>
    <w:rsid w:val="00426547"/>
    <w:rsid w:val="0042671A"/>
    <w:rsid w:val="00426D76"/>
    <w:rsid w:val="0042711A"/>
    <w:rsid w:val="00430C0F"/>
    <w:rsid w:val="00430F1E"/>
    <w:rsid w:val="004311CB"/>
    <w:rsid w:val="00431D1A"/>
    <w:rsid w:val="0043292C"/>
    <w:rsid w:val="0043293A"/>
    <w:rsid w:val="00432C63"/>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606D"/>
    <w:rsid w:val="00457040"/>
    <w:rsid w:val="004573AD"/>
    <w:rsid w:val="00460CF9"/>
    <w:rsid w:val="00460E7A"/>
    <w:rsid w:val="004618DD"/>
    <w:rsid w:val="00461A58"/>
    <w:rsid w:val="00461F65"/>
    <w:rsid w:val="0046285A"/>
    <w:rsid w:val="00462EEF"/>
    <w:rsid w:val="00463A46"/>
    <w:rsid w:val="00463E65"/>
    <w:rsid w:val="004640E1"/>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190"/>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393"/>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0DA"/>
    <w:rsid w:val="005A7EDE"/>
    <w:rsid w:val="005B002B"/>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53"/>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B7AFB"/>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FE0"/>
    <w:rsid w:val="006F43F8"/>
    <w:rsid w:val="006F4B33"/>
    <w:rsid w:val="006F4B64"/>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5804"/>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247"/>
    <w:rsid w:val="0079542C"/>
    <w:rsid w:val="00795B9D"/>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37FFE"/>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38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0512"/>
    <w:rsid w:val="009818B5"/>
    <w:rsid w:val="00982C09"/>
    <w:rsid w:val="0098377E"/>
    <w:rsid w:val="00983D0B"/>
    <w:rsid w:val="00985082"/>
    <w:rsid w:val="00985C04"/>
    <w:rsid w:val="00985C1E"/>
    <w:rsid w:val="00986105"/>
    <w:rsid w:val="00987860"/>
    <w:rsid w:val="00987E71"/>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1D4"/>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101"/>
    <w:rsid w:val="00A602F3"/>
    <w:rsid w:val="00A61126"/>
    <w:rsid w:val="00A61F03"/>
    <w:rsid w:val="00A61F82"/>
    <w:rsid w:val="00A62115"/>
    <w:rsid w:val="00A62298"/>
    <w:rsid w:val="00A62747"/>
    <w:rsid w:val="00A627DF"/>
    <w:rsid w:val="00A62AC5"/>
    <w:rsid w:val="00A63EE1"/>
    <w:rsid w:val="00A64F6A"/>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D18"/>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065B"/>
    <w:rsid w:val="00AC161B"/>
    <w:rsid w:val="00AC1FA0"/>
    <w:rsid w:val="00AC3D88"/>
    <w:rsid w:val="00AC3E7A"/>
    <w:rsid w:val="00AC4501"/>
    <w:rsid w:val="00AC4BB8"/>
    <w:rsid w:val="00AC4E00"/>
    <w:rsid w:val="00AC545E"/>
    <w:rsid w:val="00AC65B0"/>
    <w:rsid w:val="00AC7195"/>
    <w:rsid w:val="00AC7836"/>
    <w:rsid w:val="00AC7ED8"/>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AD7"/>
    <w:rsid w:val="00AF7EA0"/>
    <w:rsid w:val="00B0088D"/>
    <w:rsid w:val="00B0126A"/>
    <w:rsid w:val="00B01EE6"/>
    <w:rsid w:val="00B0211A"/>
    <w:rsid w:val="00B02EA3"/>
    <w:rsid w:val="00B030D5"/>
    <w:rsid w:val="00B0334B"/>
    <w:rsid w:val="00B03E42"/>
    <w:rsid w:val="00B04864"/>
    <w:rsid w:val="00B05243"/>
    <w:rsid w:val="00B05645"/>
    <w:rsid w:val="00B05B5B"/>
    <w:rsid w:val="00B062B8"/>
    <w:rsid w:val="00B07C16"/>
    <w:rsid w:val="00B07F5A"/>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1630"/>
    <w:rsid w:val="00B2184A"/>
    <w:rsid w:val="00B219A2"/>
    <w:rsid w:val="00B22111"/>
    <w:rsid w:val="00B22707"/>
    <w:rsid w:val="00B23D9C"/>
    <w:rsid w:val="00B23F7D"/>
    <w:rsid w:val="00B242EA"/>
    <w:rsid w:val="00B2444C"/>
    <w:rsid w:val="00B245C9"/>
    <w:rsid w:val="00B2607D"/>
    <w:rsid w:val="00B26444"/>
    <w:rsid w:val="00B26EB8"/>
    <w:rsid w:val="00B27AC4"/>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40AB"/>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1DB"/>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1C91"/>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27F7"/>
    <w:rsid w:val="00C72F1E"/>
    <w:rsid w:val="00C73739"/>
    <w:rsid w:val="00C7379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333"/>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6E4"/>
    <w:rsid w:val="00CC50B3"/>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E05"/>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0C84"/>
    <w:rsid w:val="00D213CB"/>
    <w:rsid w:val="00D22687"/>
    <w:rsid w:val="00D22690"/>
    <w:rsid w:val="00D227A3"/>
    <w:rsid w:val="00D22A17"/>
    <w:rsid w:val="00D265EB"/>
    <w:rsid w:val="00D26625"/>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0478"/>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4C35"/>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D55"/>
    <w:rsid w:val="00E07E39"/>
    <w:rsid w:val="00E07F90"/>
    <w:rsid w:val="00E11304"/>
    <w:rsid w:val="00E1197E"/>
    <w:rsid w:val="00E11A87"/>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5F5"/>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0F"/>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97D34"/>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010"/>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37"/>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7CB"/>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lackboard.au.dk/bbcswebdav/pid-2793891-dt-content-rid-9152972_1/courses/BB-Cou-Hold-36086/L1%20-%20Getting%20started.pdf" TargetMode="Externa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www.youtube.com/watch?v=YEDOSOd44bU&amp;list=PLBv09BD7ez_5_yapAg86Od6JeeypkS4YM&amp;index=2&amp;frags=wn&amp;ab_channel=VictorLavrenko"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www.zotero.org/google-docs/?KFKj12"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www.biorxiv.org/content/10.1101/583815v4.full.pdf" TargetMode="External"/><Relationship Id="rId20" Type="http://schemas.openxmlformats.org/officeDocument/2006/relationships/hyperlink" Target="https://docs.google.com/document/d/1fbfpR5ZQiVTZYChzWut06fkXA9CQziMMJNtFOiF6Giw/edit?fbclid=IwAR3MU3OTehQ_nVEk0nB8PihR_0clhxrIbOPE5y_v6X9PQoqRfFKRbZDiF7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biorxiv.org/content/10.1101/583815v4.full.pdf" TargetMode="External"/><Relationship Id="rId23" Type="http://schemas.openxmlformats.org/officeDocument/2006/relationships/image" Target="media/image4.jpeg"/><Relationship Id="rId10" Type="http://schemas.openxmlformats.org/officeDocument/2006/relationships/hyperlink" Target="https://docs.google.com/document/d/1fbfpR5ZQiVTZYChzWut06fkXA9CQziMMJNtFOiF6Giw/edit" TargetMode="External"/><Relationship Id="rId19" Type="http://schemas.openxmlformats.org/officeDocument/2006/relationships/hyperlink" Target="https://docs.google.com/document/d/1qc3tDtAg6sc2-zfnxaxqKl_WydK3AAgaDLb1V7QjTTU/edit?fbclid=IwAR1JB53UmJcDEI8GnXEEvA4PcuWXvVeX_ZN43VEamHHxMWsHYdAR_Wo3vKY" TargetMode="External"/><Relationship Id="rId4" Type="http://schemas.openxmlformats.org/officeDocument/2006/relationships/styles" Target="styles.xml"/><Relationship Id="rId9" Type="http://schemas.openxmlformats.org/officeDocument/2006/relationships/hyperlink" Target="https://academia.stackexchange.com/questions/20358/how-should-i-reference-my-github-repository-with-materials-for-my-paper/20446" TargetMode="External"/><Relationship Id="rId14" Type="http://schemas.openxmlformats.org/officeDocument/2006/relationships/hyperlink" Target="https://www.biorxiv.org/content/10.1101/583815v4.full.pdf" TargetMode="External"/><Relationship Id="rId22" Type="http://schemas.openxmlformats.org/officeDocument/2006/relationships/hyperlink" Target="https://www.quora.com/How-do-you-use-PCA-for-feature-selection"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413B5B1-36D5-4C11-9A6A-DCDDDB3B9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0</TotalTime>
  <Pages>33</Pages>
  <Words>11876</Words>
  <Characters>72450</Characters>
  <Application>Microsoft Office Word</Application>
  <DocSecurity>0</DocSecurity>
  <Lines>603</Lines>
  <Paragraphs>168</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84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083</cp:revision>
  <cp:lastPrinted>2019-06-11T11:43:00Z</cp:lastPrinted>
  <dcterms:created xsi:type="dcterms:W3CDTF">2020-11-26T11:18:00Z</dcterms:created>
  <dcterms:modified xsi:type="dcterms:W3CDTF">2020-12-20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